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Pr="007214B8" w:rsidRDefault="00A47591" w:rsidP="007214B8">
      <w:pPr>
        <w:spacing w:line="480" w:lineRule="auto"/>
        <w:ind w:firstLineChars="50" w:firstLine="110"/>
        <w:rPr>
          <w:rFonts w:ascii="Arial" w:hAnsi="Arial" w:cs="Arial"/>
          <w:b/>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7214B8" w:rsidRPr="006C0879" w:rsidRDefault="007214B8" w:rsidP="007214B8">
      <w:pPr>
        <w:spacing w:line="480" w:lineRule="auto"/>
        <w:ind w:firstLineChars="50" w:firstLine="110"/>
        <w:rPr>
          <w:rFonts w:ascii="Arial" w:hAnsi="Arial" w:cs="Arial" w:hint="eastAsia"/>
          <w:sz w:val="22"/>
        </w:rPr>
      </w:pPr>
      <w:r>
        <w:rPr>
          <w:rFonts w:ascii="Arial" w:hAnsi="Arial" w:cs="Arial"/>
          <w:sz w:val="22"/>
        </w:rPr>
        <w:t xml:space="preserve">The </w:t>
      </w:r>
      <w:r>
        <w:rPr>
          <w:rFonts w:ascii="Arial" w:hAnsi="Arial" w:cs="Arial" w:hint="eastAsia"/>
          <w:sz w:val="22"/>
        </w:rPr>
        <w:t xml:space="preserve">raw EMG </w:t>
      </w:r>
      <w:r>
        <w:rPr>
          <w:rFonts w:ascii="Arial" w:hAnsi="Arial" w:cs="Arial"/>
          <w:sz w:val="22"/>
        </w:rPr>
        <w:t xml:space="preserve">data, whieh was originally sampled at 48 kHz, was downsampled to 10 kHz for reducing </w:t>
      </w:r>
      <w:r w:rsidRPr="003A14F9">
        <w:rPr>
          <w:rFonts w:ascii="Arial" w:hAnsi="Arial" w:cs="Arial"/>
          <w:sz w:val="22"/>
        </w:rPr>
        <w:t>computational complexity</w:t>
      </w:r>
      <w:r>
        <w:rPr>
          <w:rFonts w:ascii="Arial" w:hAnsi="Arial" w:cs="Arial"/>
          <w:sz w:val="22"/>
        </w:rPr>
        <w:t xml:space="preserve">. </w:t>
      </w:r>
      <w:r w:rsidR="0055380A">
        <w:rPr>
          <w:rFonts w:ascii="Arial" w:hAnsi="Arial" w:cs="Arial"/>
          <w:sz w:val="22"/>
        </w:rPr>
        <w:t>The EMG data was sliced into multiple segments by slicing with a fixed length (0.4 seconds) which wa</w:t>
      </w:r>
      <w:r w:rsidR="006C0879">
        <w:rPr>
          <w:rFonts w:ascii="Arial" w:hAnsi="Arial" w:cs="Arial"/>
          <w:sz w:val="22"/>
        </w:rPr>
        <w:t xml:space="preserve">s decided after the experiment. After slicing, total number of segments were composed 2700 of myopathic </w:t>
      </w:r>
      <w:bookmarkStart w:id="0" w:name="_GoBack"/>
      <w:bookmarkEnd w:id="0"/>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r w:rsidRPr="00EE49C7">
        <w:rPr>
          <w:rFonts w:ascii="Arial" w:hAnsi="Arial" w:cs="Arial"/>
          <w:sz w:val="22"/>
        </w:rPr>
        <w:lastRenderedPageBreak/>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r w:rsidRPr="0069282C">
        <w:rPr>
          <w:rFonts w:ascii="Arial" w:hAnsi="Arial" w:cs="Arial" w:hint="eastAsia"/>
          <w:sz w:val="22"/>
        </w:rPr>
        <w:t>이런식으로</w:t>
      </w:r>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lastRenderedPageBreak/>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713D6"/>
    <w:rsid w:val="000A4515"/>
    <w:rsid w:val="000C639E"/>
    <w:rsid w:val="0012386D"/>
    <w:rsid w:val="001472A0"/>
    <w:rsid w:val="0017110F"/>
    <w:rsid w:val="001B713C"/>
    <w:rsid w:val="001D1E93"/>
    <w:rsid w:val="001F5949"/>
    <w:rsid w:val="00211365"/>
    <w:rsid w:val="00283846"/>
    <w:rsid w:val="00297817"/>
    <w:rsid w:val="002B4E74"/>
    <w:rsid w:val="002F23EC"/>
    <w:rsid w:val="0033760E"/>
    <w:rsid w:val="00337EEA"/>
    <w:rsid w:val="0037105B"/>
    <w:rsid w:val="00385E08"/>
    <w:rsid w:val="003A14F9"/>
    <w:rsid w:val="004076A4"/>
    <w:rsid w:val="00432E64"/>
    <w:rsid w:val="004459EC"/>
    <w:rsid w:val="004546C8"/>
    <w:rsid w:val="00471470"/>
    <w:rsid w:val="00477280"/>
    <w:rsid w:val="00481AC8"/>
    <w:rsid w:val="0048553B"/>
    <w:rsid w:val="00492153"/>
    <w:rsid w:val="00494912"/>
    <w:rsid w:val="00496FF5"/>
    <w:rsid w:val="004A04D6"/>
    <w:rsid w:val="00512B19"/>
    <w:rsid w:val="00516465"/>
    <w:rsid w:val="00527542"/>
    <w:rsid w:val="005468C6"/>
    <w:rsid w:val="005521B3"/>
    <w:rsid w:val="0055380A"/>
    <w:rsid w:val="0058249D"/>
    <w:rsid w:val="005B0E46"/>
    <w:rsid w:val="005B7567"/>
    <w:rsid w:val="005C5235"/>
    <w:rsid w:val="00640FFB"/>
    <w:rsid w:val="006904C3"/>
    <w:rsid w:val="0069282C"/>
    <w:rsid w:val="006A5F8E"/>
    <w:rsid w:val="006C0879"/>
    <w:rsid w:val="006F482B"/>
    <w:rsid w:val="00704A7C"/>
    <w:rsid w:val="007050A0"/>
    <w:rsid w:val="0070637E"/>
    <w:rsid w:val="00717554"/>
    <w:rsid w:val="007214B8"/>
    <w:rsid w:val="007258CF"/>
    <w:rsid w:val="00744AD6"/>
    <w:rsid w:val="007645FF"/>
    <w:rsid w:val="007667FA"/>
    <w:rsid w:val="007B11BC"/>
    <w:rsid w:val="007B1513"/>
    <w:rsid w:val="007C0381"/>
    <w:rsid w:val="007C1619"/>
    <w:rsid w:val="007C2E3A"/>
    <w:rsid w:val="007E4AF3"/>
    <w:rsid w:val="007F0641"/>
    <w:rsid w:val="007F7763"/>
    <w:rsid w:val="008101A4"/>
    <w:rsid w:val="00815C73"/>
    <w:rsid w:val="0082582C"/>
    <w:rsid w:val="00843EA0"/>
    <w:rsid w:val="00844ABF"/>
    <w:rsid w:val="00874335"/>
    <w:rsid w:val="008D3BB3"/>
    <w:rsid w:val="008E7221"/>
    <w:rsid w:val="0092323E"/>
    <w:rsid w:val="00925725"/>
    <w:rsid w:val="00945927"/>
    <w:rsid w:val="00970083"/>
    <w:rsid w:val="0098425C"/>
    <w:rsid w:val="009943BC"/>
    <w:rsid w:val="009B035B"/>
    <w:rsid w:val="009B56C6"/>
    <w:rsid w:val="009D3E8F"/>
    <w:rsid w:val="009D5076"/>
    <w:rsid w:val="009F40BC"/>
    <w:rsid w:val="00A25AAB"/>
    <w:rsid w:val="00A31CC8"/>
    <w:rsid w:val="00A46FF3"/>
    <w:rsid w:val="00A47591"/>
    <w:rsid w:val="00A72A9B"/>
    <w:rsid w:val="00A90299"/>
    <w:rsid w:val="00AB2E96"/>
    <w:rsid w:val="00AF450E"/>
    <w:rsid w:val="00B06E08"/>
    <w:rsid w:val="00B7372F"/>
    <w:rsid w:val="00B86B6B"/>
    <w:rsid w:val="00BE02A7"/>
    <w:rsid w:val="00BF715D"/>
    <w:rsid w:val="00C1465E"/>
    <w:rsid w:val="00C2001B"/>
    <w:rsid w:val="00C430D7"/>
    <w:rsid w:val="00C61BD2"/>
    <w:rsid w:val="00C8013E"/>
    <w:rsid w:val="00CB7FE2"/>
    <w:rsid w:val="00CF0A9F"/>
    <w:rsid w:val="00D00E75"/>
    <w:rsid w:val="00D20C10"/>
    <w:rsid w:val="00D30779"/>
    <w:rsid w:val="00D5473C"/>
    <w:rsid w:val="00D61A16"/>
    <w:rsid w:val="00DB6164"/>
    <w:rsid w:val="00DC749C"/>
    <w:rsid w:val="00DD78AC"/>
    <w:rsid w:val="00E00BA1"/>
    <w:rsid w:val="00E20CF4"/>
    <w:rsid w:val="00E52668"/>
    <w:rsid w:val="00E93C0D"/>
    <w:rsid w:val="00E93E26"/>
    <w:rsid w:val="00E94FDD"/>
    <w:rsid w:val="00EA4E5D"/>
    <w:rsid w:val="00EE49C7"/>
    <w:rsid w:val="00EE6ABE"/>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7C694"/>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1</TotalTime>
  <Pages>9</Pages>
  <Words>1729</Words>
  <Characters>9858</Characters>
  <Application>Microsoft Office Word</Application>
  <DocSecurity>0</DocSecurity>
  <Lines>82</Lines>
  <Paragraphs>2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30</cp:revision>
  <dcterms:created xsi:type="dcterms:W3CDTF">2021-09-02T07:06:00Z</dcterms:created>
  <dcterms:modified xsi:type="dcterms:W3CDTF">2021-10-26T07:00:00Z</dcterms:modified>
</cp:coreProperties>
</file>